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IndoorGML, the INSPIRE and TN-ITS models in Europe, and national standards like OKSTRA in Germany and SOSI in Norway. Vast amounts of public geospatial data are collected, maintained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CityJSON)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GeoSPARQL,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OvertureMaps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defs.yaml”).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3B2AABEF"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F61F36">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r w:rsidRPr="002B0CB3">
        <w:rPr>
          <w:lang w:val="en-GB"/>
        </w:rPr>
        <w:t>def</w:t>
      </w:r>
      <w:r>
        <w:rPr>
          <w:lang w:val="en-GB"/>
        </w:rPr>
        <w:t>s</w:t>
      </w:r>
      <w:r w:rsidRPr="002B0CB3">
        <w:rPr>
          <w:lang w:val="en-GB"/>
        </w:rPr>
        <w:t>.yaml</w:t>
      </w:r>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7E688D3E"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F61F36">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defs.yaml”)</w:t>
      </w:r>
    </w:p>
    <w:p w14:paraId="1C261443" w14:textId="450436AF" w:rsidR="00695E66" w:rsidRDefault="00695E66" w:rsidP="00695E66">
      <w:pPr>
        <w:rPr>
          <w:lang w:val="en-GB"/>
        </w:rPr>
      </w:pPr>
      <w:r>
        <w:rPr>
          <w:lang w:val="en-GB"/>
        </w:rPr>
        <w:t xml:space="preserve">The “def.yaml” files define properties and property containers for use across all schemas (the main “defs.yaml”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defs.yaml”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defs/</w:t>
      </w:r>
      <w:r w:rsidR="00695E66" w:rsidRPr="00695E66">
        <w:rPr>
          <w:lang w:val="en-GB"/>
        </w:rPr>
        <w:t xml:space="preserve">propertyDefinitions”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defs/</w:t>
      </w:r>
      <w:r>
        <w:rPr>
          <w:lang w:val="en-GB"/>
        </w:rPr>
        <w:t>propertyContainers”</w:t>
      </w:r>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 xml:space="preserve">schemas (for example, “administrativeBoundary.yaml”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defs/</w:t>
      </w:r>
      <w:r w:rsidRPr="00695E66">
        <w:rPr>
          <w:lang w:val="en-GB"/>
        </w:rPr>
        <w:t>propertyDefinitions”</w:t>
      </w:r>
      <w:r>
        <w:rPr>
          <w:lang w:val="en-GB"/>
        </w:rPr>
        <w:t>) and property container</w:t>
      </w:r>
      <w:r w:rsidR="00FB4FD5">
        <w:rPr>
          <w:lang w:val="en-GB"/>
        </w:rPr>
        <w:t xml:space="preserve"> types</w:t>
      </w:r>
      <w:r>
        <w:rPr>
          <w:lang w:val="en-GB"/>
        </w:rPr>
        <w:t xml:space="preserve"> (“$defs/propertyContainers”)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697D4F75"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F61F36">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object type schema is transformed into a UML class with the stereotype “FeatureTyp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AttributeCatalogu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r w:rsidR="0004601A">
        <w:rPr>
          <w:lang w:val="en-GB"/>
        </w:rPr>
        <w:t>FeatureType”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r w:rsidR="00E322C8">
        <w:rPr>
          <w:lang w:val="en-GB"/>
        </w:rPr>
        <w:t>Defs</w:t>
      </w:r>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33822CE7"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F61F36">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including abstract Def types</w:t>
      </w:r>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4C99ADA"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r w:rsidR="00341F73">
        <w:rPr>
          <w:lang w:val="en-GB"/>
        </w:rPr>
        <w:t xml:space="preserve"> </w:t>
      </w:r>
      <w:r w:rsidR="00341F73" w:rsidRPr="00341F73">
        <w:rPr>
          <w:lang w:val="en-GB"/>
        </w:rPr>
        <w:t>with name = Upper Camel Case (</w:t>
      </w:r>
      <w:r w:rsidR="00341F73">
        <w:rPr>
          <w:lang w:val="en-GB"/>
        </w:rPr>
        <w:t xml:space="preserve">container </w:t>
      </w:r>
      <w:r w:rsidR="00341F73" w:rsidRPr="00341F73">
        <w:rPr>
          <w:lang w:val="en-GB"/>
        </w:rPr>
        <w:t>nam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r>
        <w:rPr>
          <w:lang w:val="en-GB"/>
        </w:rPr>
        <w:t>enum</w:t>
      </w:r>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enum” values, an enumeration is created with name = Upper Camel Case (property type name + “</w:t>
      </w:r>
      <w:r w:rsidR="0070665D">
        <w:rPr>
          <w:lang w:val="en-GB"/>
        </w:rPr>
        <w:t>Enum</w:t>
      </w:r>
      <w:r>
        <w:rPr>
          <w:lang w:val="en-GB"/>
        </w:rPr>
        <w:t>”)</w:t>
      </w:r>
      <w:r w:rsidR="00C233E2">
        <w:rPr>
          <w:lang w:val="en-GB"/>
        </w:rPr>
        <w:t>.</w:t>
      </w:r>
    </w:p>
    <w:p w14:paraId="6C28BB5E" w14:textId="01C7AACF" w:rsidR="00C233E2" w:rsidRDefault="00C233E2" w:rsidP="00C233E2">
      <w:pPr>
        <w:rPr>
          <w:lang w:val="en-GB"/>
        </w:rPr>
      </w:pPr>
      <w:r>
        <w:rPr>
          <w:lang w:val="en-GB"/>
        </w:rPr>
        <w:lastRenderedPageBreak/>
        <w:t xml:space="preserve">Besides property definition types with “enum” values, the Overture Maps schemas also contain “enum” values for property types within the specific </w:t>
      </w:r>
      <w:r w:rsidR="00341F73">
        <w:rPr>
          <w:lang w:val="en-GB"/>
        </w:rPr>
        <w:t>schema</w:t>
      </w:r>
      <w:r>
        <w:rPr>
          <w:lang w:val="en-GB"/>
        </w:rPr>
        <w:t>.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enum”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746383C9"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F61F36">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53A22779"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F61F36">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3ED92E44" w14:textId="77777777" w:rsidR="00BB50F5" w:rsidRDefault="00BB50F5" w:rsidP="00BB50F5">
      <w:pPr>
        <w:rPr>
          <w:lang w:val="en-GB"/>
        </w:rPr>
      </w:pPr>
    </w:p>
    <w:p w14:paraId="5D49BF41" w14:textId="283106A1" w:rsidR="00BB50F5" w:rsidRPr="00BB50F5" w:rsidRDefault="00BB50F5" w:rsidP="00BB50F5">
      <w:pPr>
        <w:rPr>
          <w:lang w:val="en-GB"/>
        </w:rPr>
      </w:pPr>
      <w:r w:rsidRPr="00BB50F5">
        <w:rPr>
          <w:highlight w:val="yellow"/>
          <w:lang w:val="en-GB"/>
        </w:rPr>
        <w:t xml:space="preserve">TODO: Fix plural in </w:t>
      </w:r>
      <w:r>
        <w:rPr>
          <w:highlight w:val="yellow"/>
          <w:lang w:val="en-GB"/>
        </w:rPr>
        <w:t>names</w:t>
      </w:r>
      <w:r w:rsidRPr="00BB50F5">
        <w:rPr>
          <w:highlight w:val="yellow"/>
          <w:lang w:val="en-GB"/>
        </w:rPr>
        <w:t>?</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6692F05A" w14:textId="3FFB260D"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all of the selected value types. </w:t>
      </w: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string</w:t>
      </w:r>
      <w:r>
        <w:rPr>
          <w:lang w:val="en-GB"/>
        </w:rPr>
        <w:t xml:space="preserve"> to UML.</w:t>
      </w:r>
      <w:r w:rsidR="00C362F5">
        <w:rPr>
          <w:lang w:val="en-GB"/>
        </w:rPr>
        <w:t>CharacterString</w:t>
      </w:r>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integer</w:t>
      </w:r>
      <w:r>
        <w:rPr>
          <w:lang w:val="en-GB"/>
        </w:rPr>
        <w:t xml:space="preserve"> to UML.</w:t>
      </w:r>
      <w:r w:rsidR="00C362F5">
        <w:rPr>
          <w:lang w:val="en-GB"/>
        </w:rPr>
        <w:t>Integer</w:t>
      </w:r>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number</w:t>
      </w:r>
      <w:r>
        <w:rPr>
          <w:lang w:val="en-GB"/>
        </w:rPr>
        <w:t xml:space="preserve"> to UML.</w:t>
      </w:r>
      <w:r w:rsidR="00C362F5">
        <w:rPr>
          <w:lang w:val="en-GB"/>
        </w:rPr>
        <w:t>Real</w:t>
      </w:r>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boolean</w:t>
      </w:r>
      <w:r>
        <w:rPr>
          <w:lang w:val="en-GB"/>
        </w:rPr>
        <w:t xml:space="preserve"> to UML.</w:t>
      </w:r>
      <w:r w:rsidR="00C362F5">
        <w:rPr>
          <w:lang w:val="en-GB"/>
        </w:rPr>
        <w:t xml:space="preserve">Boolean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defs.yaml#/$defs/propertyDefinitions/id</w:t>
      </w:r>
      <w:r>
        <w:rPr>
          <w:lang w:val="en-GB"/>
        </w:rPr>
        <w:t xml:space="preserve">”. This property definition type is defined in the core “defs.yaml” schema, with value type “string”, which is “CharacterString” in the UML model. Therefore, the attribute “id” in each schema also shall have value type “CharacterString”. Furthermore, the definiton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UML.Type = The type of the referenced property definition type</w:t>
      </w:r>
    </w:p>
    <w:p w14:paraId="5EED609D" w14:textId="17EB093B"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lastRenderedPageBreak/>
        <w:t xml:space="preserve">If UML cardinality is </w:t>
      </w:r>
      <w:r>
        <w:rPr>
          <w:lang w:val="en-GB"/>
        </w:rPr>
        <w:t xml:space="preserve">not specifically defined: </w:t>
      </w:r>
      <w:r w:rsidRPr="009F5D43">
        <w:rPr>
          <w:lang w:val="en-GB"/>
        </w:rPr>
        <w:t>The cardinality is set identical to the cardinality of the referenced property definition type</w:t>
      </w:r>
      <w:r w:rsidR="00341F73">
        <w:rPr>
          <w:lang w:val="en-GB"/>
        </w:rPr>
        <w:t>.</w:t>
      </w:r>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 xml:space="preserve">The value type “array” in YAML is used when there may be multiple items of a property type under one object type. In principle, this is equivalent to multiplicity (cardinality) with an upper bound of more than 1 in UML. For example, a property type with no upper limit has cardinality [0..*],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540C89B3" w:rsidR="001A75E5" w:rsidRDefault="00EF3AF1" w:rsidP="003945C8">
      <w:pPr>
        <w:jc w:val="both"/>
        <w:rPr>
          <w:lang w:val="en-GB"/>
        </w:rPr>
      </w:pPr>
      <w:r>
        <w:rPr>
          <w:lang w:val="en-GB"/>
        </w:rPr>
        <w:t>Example</w:t>
      </w:r>
      <w:r w:rsidR="00451436">
        <w:rPr>
          <w:lang w:val="en-GB"/>
        </w:rPr>
        <w:t xml:space="preserve"> in </w:t>
      </w:r>
      <w:r w:rsidR="00451436">
        <w:rPr>
          <w:lang w:val="en-GB"/>
        </w:rPr>
        <w:fldChar w:fldCharType="begin"/>
      </w:r>
      <w:r w:rsidR="00451436">
        <w:rPr>
          <w:lang w:val="en-GB"/>
        </w:rPr>
        <w:instrText xml:space="preserve"> REF _Ref159491396 \h </w:instrText>
      </w:r>
      <w:r w:rsidR="00451436">
        <w:rPr>
          <w:lang w:val="en-GB"/>
        </w:rPr>
      </w:r>
      <w:r w:rsidR="00451436">
        <w:rPr>
          <w:lang w:val="en-GB"/>
        </w:rPr>
        <w:fldChar w:fldCharType="separate"/>
      </w:r>
      <w:r w:rsidR="00451436" w:rsidRPr="00451436">
        <w:rPr>
          <w:lang w:val="en-GB"/>
        </w:rPr>
        <w:t xml:space="preserve">Figure </w:t>
      </w:r>
      <w:r w:rsidR="00451436" w:rsidRPr="00451436">
        <w:rPr>
          <w:noProof/>
          <w:lang w:val="en-GB"/>
        </w:rPr>
        <w:t>7</w:t>
      </w:r>
      <w:r w:rsidR="00451436">
        <w:rPr>
          <w:lang w:val="en-GB"/>
        </w:rPr>
        <w:fldChar w:fldCharType="end"/>
      </w:r>
      <w:r>
        <w:rPr>
          <w:lang w:val="en-GB"/>
        </w:rPr>
        <w:t>: The property type “connectors” in the “segment.yaml” schema in an array of stings, and is converted into the UML attribute “connectors” with value type “CharacterString” and multiplicity “0..*”</w:t>
      </w:r>
      <w:r w:rsidR="00451436">
        <w:rPr>
          <w:lang w:val="en-GB"/>
        </w:rPr>
        <w:t>.</w:t>
      </w:r>
    </w:p>
    <w:p w14:paraId="5F1DFC69" w14:textId="6DEBC8C9" w:rsidR="00BB50F5" w:rsidRDefault="00BB50F5" w:rsidP="003945C8">
      <w:pPr>
        <w:jc w:val="both"/>
        <w:rPr>
          <w:lang w:val="en-GB"/>
        </w:rPr>
      </w:pPr>
      <w:r>
        <w:rPr>
          <w:noProof/>
        </w:rPr>
        <w:drawing>
          <wp:inline distT="0" distB="0" distL="0" distR="0" wp14:anchorId="0982BA90" wp14:editId="0D368964">
            <wp:extent cx="5760720" cy="793750"/>
            <wp:effectExtent l="0" t="0" r="0" b="6350"/>
            <wp:docPr id="1115570101" name="Bilde 1" descr="Et bilde som inneholder tekst, Font, line,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70101" name="Bilde 1" descr="Et bilde som inneholder tekst, Font, line, skjermbilde&#10;&#10;Automatisk generert beskrivelse"/>
                    <pic:cNvPicPr/>
                  </pic:nvPicPr>
                  <pic:blipFill>
                    <a:blip r:embed="rId17"/>
                    <a:stretch>
                      <a:fillRect/>
                    </a:stretch>
                  </pic:blipFill>
                  <pic:spPr>
                    <a:xfrm>
                      <a:off x="0" y="0"/>
                      <a:ext cx="5760720" cy="793750"/>
                    </a:xfrm>
                    <a:prstGeom prst="rect">
                      <a:avLst/>
                    </a:prstGeom>
                  </pic:spPr>
                </pic:pic>
              </a:graphicData>
            </a:graphic>
          </wp:inline>
        </w:drawing>
      </w:r>
    </w:p>
    <w:p w14:paraId="39DD68A6" w14:textId="77777777" w:rsidR="00451436" w:rsidRDefault="00EF3AF1" w:rsidP="00451436">
      <w:pPr>
        <w:keepNext/>
        <w:jc w:val="both"/>
      </w:pPr>
      <w:r>
        <w:rPr>
          <w:noProof/>
        </w:rPr>
        <w:drawing>
          <wp:inline distT="0" distB="0" distL="0" distR="0" wp14:anchorId="14567FD4" wp14:editId="5572AD2C">
            <wp:extent cx="2580952" cy="1476190"/>
            <wp:effectExtent l="0" t="0" r="0" b="0"/>
            <wp:docPr id="537117352"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7352" name=""/>
                    <pic:cNvPicPr/>
                  </pic:nvPicPr>
                  <pic:blipFill>
                    <a:blip r:embed="rId18"/>
                    <a:stretch>
                      <a:fillRect/>
                    </a:stretch>
                  </pic:blipFill>
                  <pic:spPr>
                    <a:xfrm>
                      <a:off x="0" y="0"/>
                      <a:ext cx="2580952" cy="1476190"/>
                    </a:xfrm>
                    <a:prstGeom prst="rect">
                      <a:avLst/>
                    </a:prstGeom>
                  </pic:spPr>
                </pic:pic>
              </a:graphicData>
            </a:graphic>
          </wp:inline>
        </w:drawing>
      </w:r>
    </w:p>
    <w:p w14:paraId="7B9610F3" w14:textId="2E39F6BF" w:rsidR="00EF3AF1" w:rsidRDefault="00451436" w:rsidP="00451436">
      <w:pPr>
        <w:pStyle w:val="Bildetekst"/>
        <w:jc w:val="both"/>
        <w:rPr>
          <w:lang w:val="en-GB"/>
        </w:rPr>
      </w:pPr>
      <w:bookmarkStart w:id="6" w:name="_Ref159491396"/>
      <w:r w:rsidRPr="00451436">
        <w:rPr>
          <w:lang w:val="en-GB"/>
        </w:rPr>
        <w:t xml:space="preserve">Figure </w:t>
      </w:r>
      <w:r>
        <w:fldChar w:fldCharType="begin"/>
      </w:r>
      <w:r w:rsidRPr="00451436">
        <w:rPr>
          <w:lang w:val="en-GB"/>
        </w:rPr>
        <w:instrText xml:space="preserve"> SEQ Figure \* ARABIC </w:instrText>
      </w:r>
      <w:r>
        <w:fldChar w:fldCharType="separate"/>
      </w:r>
      <w:r w:rsidR="00F61F36">
        <w:rPr>
          <w:noProof/>
          <w:lang w:val="en-GB"/>
        </w:rPr>
        <w:t>7</w:t>
      </w:r>
      <w:r>
        <w:fldChar w:fldCharType="end"/>
      </w:r>
      <w:bookmarkEnd w:id="6"/>
      <w:r w:rsidRPr="00451436">
        <w:rPr>
          <w:lang w:val="en-GB"/>
        </w:rPr>
        <w:t>. Example of a simple array</w:t>
      </w:r>
    </w:p>
    <w:p w14:paraId="74B6C9D6" w14:textId="19192EA6" w:rsidR="00626E0E" w:rsidRDefault="00BB50F5" w:rsidP="001A75E5">
      <w:pPr>
        <w:rPr>
          <w:lang w:val="en-GB"/>
        </w:rPr>
      </w:pPr>
      <w:r w:rsidRPr="00BB50F5">
        <w:rPr>
          <w:lang w:val="en-GB"/>
        </w:rPr>
        <w:t>Complex arrays</w:t>
      </w:r>
      <w:r>
        <w:rPr>
          <w:lang w:val="en-GB"/>
        </w:rPr>
        <w:t xml:space="preserve"> are similar to object value types, where each array item is a group of properties. For these, a data type is created in the same way as for </w:t>
      </w:r>
      <w:r w:rsidR="008D1228">
        <w:rPr>
          <w:lang w:val="en-GB"/>
        </w:rPr>
        <w:t>object values</w:t>
      </w:r>
      <w:r w:rsidR="00EE2F81">
        <w:rPr>
          <w:lang w:val="en-GB"/>
        </w:rPr>
        <w:t xml:space="preserve">, as shown in </w:t>
      </w:r>
      <w:r w:rsidR="00EE2F81">
        <w:rPr>
          <w:lang w:val="en-GB"/>
        </w:rPr>
        <w:fldChar w:fldCharType="begin"/>
      </w:r>
      <w:r w:rsidR="00EE2F81">
        <w:rPr>
          <w:lang w:val="en-GB"/>
        </w:rPr>
        <w:instrText xml:space="preserve"> REF _Ref159509006 \h </w:instrText>
      </w:r>
      <w:r w:rsidR="00EE2F81">
        <w:rPr>
          <w:lang w:val="en-GB"/>
        </w:rPr>
      </w:r>
      <w:r w:rsidR="00EE2F81">
        <w:rPr>
          <w:lang w:val="en-GB"/>
        </w:rPr>
        <w:fldChar w:fldCharType="separate"/>
      </w:r>
      <w:r w:rsidR="00EE2F81" w:rsidRPr="00EE2F81">
        <w:rPr>
          <w:lang w:val="en-GB"/>
        </w:rPr>
        <w:t xml:space="preserve">Figure </w:t>
      </w:r>
      <w:r w:rsidR="00EE2F81" w:rsidRPr="00EE2F81">
        <w:rPr>
          <w:noProof/>
          <w:lang w:val="en-GB"/>
        </w:rPr>
        <w:t>8</w:t>
      </w:r>
      <w:r w:rsidR="00EE2F81">
        <w:rPr>
          <w:lang w:val="en-GB"/>
        </w:rPr>
        <w:fldChar w:fldCharType="end"/>
      </w:r>
      <w:r w:rsidR="008D1228">
        <w:rPr>
          <w:lang w:val="en-GB"/>
        </w:rPr>
        <w:t xml:space="preserve">. </w:t>
      </w:r>
    </w:p>
    <w:p w14:paraId="4AC0FC90" w14:textId="77777777" w:rsidR="00243ADC" w:rsidRDefault="00243ADC" w:rsidP="001A75E5">
      <w:pPr>
        <w:rPr>
          <w:lang w:val="en-GB"/>
        </w:rPr>
      </w:pPr>
    </w:p>
    <w:p w14:paraId="350B1599" w14:textId="36EE7803" w:rsidR="00626E0E" w:rsidRDefault="00626E0E" w:rsidP="001A75E5">
      <w:pPr>
        <w:rPr>
          <w:lang w:val="en-GB"/>
        </w:rPr>
      </w:pPr>
      <w:r>
        <w:rPr>
          <w:noProof/>
        </w:rPr>
        <w:lastRenderedPageBreak/>
        <w:drawing>
          <wp:inline distT="0" distB="0" distL="0" distR="0" wp14:anchorId="757ED0D8" wp14:editId="33CA8055">
            <wp:extent cx="5760720" cy="1930400"/>
            <wp:effectExtent l="0" t="0" r="0" b="0"/>
            <wp:docPr id="1534926707"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26707" name="Bilde 1" descr="Et bilde som inneholder tekst, skjermbilde, Font&#10;&#10;Automatisk generert beskrivelse"/>
                    <pic:cNvPicPr/>
                  </pic:nvPicPr>
                  <pic:blipFill>
                    <a:blip r:embed="rId19"/>
                    <a:stretch>
                      <a:fillRect/>
                    </a:stretch>
                  </pic:blipFill>
                  <pic:spPr>
                    <a:xfrm>
                      <a:off x="0" y="0"/>
                      <a:ext cx="5760720" cy="1930400"/>
                    </a:xfrm>
                    <a:prstGeom prst="rect">
                      <a:avLst/>
                    </a:prstGeom>
                  </pic:spPr>
                </pic:pic>
              </a:graphicData>
            </a:graphic>
          </wp:inline>
        </w:drawing>
      </w:r>
    </w:p>
    <w:p w14:paraId="6CAABF1C" w14:textId="77777777" w:rsidR="00EE2F81" w:rsidRDefault="00EE2F81" w:rsidP="00EE2F81">
      <w:pPr>
        <w:keepNext/>
      </w:pPr>
      <w:r>
        <w:rPr>
          <w:noProof/>
        </w:rPr>
        <w:drawing>
          <wp:inline distT="0" distB="0" distL="0" distR="0" wp14:anchorId="71C5BAB5" wp14:editId="4998A691">
            <wp:extent cx="3657143" cy="2466667"/>
            <wp:effectExtent l="0" t="0" r="635" b="0"/>
            <wp:docPr id="173871230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12300" name="Bilde 1" descr="Et bilde som inneholder tekst, skjermbilde, Font, nummer&#10;&#10;Automatisk generert beskrivelse"/>
                    <pic:cNvPicPr/>
                  </pic:nvPicPr>
                  <pic:blipFill>
                    <a:blip r:embed="rId20"/>
                    <a:stretch>
                      <a:fillRect/>
                    </a:stretch>
                  </pic:blipFill>
                  <pic:spPr>
                    <a:xfrm>
                      <a:off x="0" y="0"/>
                      <a:ext cx="3657143" cy="2466667"/>
                    </a:xfrm>
                    <a:prstGeom prst="rect">
                      <a:avLst/>
                    </a:prstGeom>
                  </pic:spPr>
                </pic:pic>
              </a:graphicData>
            </a:graphic>
          </wp:inline>
        </w:drawing>
      </w:r>
    </w:p>
    <w:p w14:paraId="44E75FE8" w14:textId="337F7AFF" w:rsidR="00243ADC" w:rsidRDefault="00EE2F81" w:rsidP="00EE2F81">
      <w:pPr>
        <w:pStyle w:val="Bildetekst"/>
        <w:rPr>
          <w:lang w:val="en-GB"/>
        </w:rPr>
      </w:pPr>
      <w:bookmarkStart w:id="7" w:name="_Ref159509006"/>
      <w:r w:rsidRPr="00EE2F81">
        <w:rPr>
          <w:lang w:val="en-GB"/>
        </w:rPr>
        <w:t xml:space="preserve">Figure </w:t>
      </w:r>
      <w:r>
        <w:fldChar w:fldCharType="begin"/>
      </w:r>
      <w:r w:rsidRPr="00EE2F81">
        <w:rPr>
          <w:lang w:val="en-GB"/>
        </w:rPr>
        <w:instrText xml:space="preserve"> SEQ Figure \* ARABIC </w:instrText>
      </w:r>
      <w:r>
        <w:fldChar w:fldCharType="separate"/>
      </w:r>
      <w:r w:rsidR="00F61F36">
        <w:rPr>
          <w:noProof/>
          <w:lang w:val="en-GB"/>
        </w:rPr>
        <w:t>8</w:t>
      </w:r>
      <w:r>
        <w:fldChar w:fldCharType="end"/>
      </w:r>
      <w:bookmarkEnd w:id="7"/>
      <w:r w:rsidRPr="00EE2F81">
        <w:rPr>
          <w:lang w:val="en-GB"/>
        </w:rPr>
        <w:t>. Complex array for a property</w:t>
      </w:r>
    </w:p>
    <w:p w14:paraId="57624229" w14:textId="02DA09FA" w:rsidR="00243ADC" w:rsidRDefault="00077410" w:rsidP="00077410">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58EE049B" w14:textId="77777777" w:rsidR="00077410" w:rsidRDefault="00077410" w:rsidP="001A75E5">
      <w:pPr>
        <w:rPr>
          <w:lang w:val="en-GB"/>
        </w:rPr>
      </w:pPr>
    </w:p>
    <w:p w14:paraId="47E4252E" w14:textId="7B5718E0" w:rsidR="00BB50F5" w:rsidRDefault="008D1228" w:rsidP="001A75E5">
      <w:pPr>
        <w:rPr>
          <w:lang w:val="en-GB"/>
        </w:rPr>
      </w:pPr>
      <w:r>
        <w:rPr>
          <w:lang w:val="en-GB"/>
        </w:rPr>
        <w:t xml:space="preserve">If the array is not defined as value type for a property, but for the item within a container, a new property type with suffix “Item” is created, as illustrated in </w:t>
      </w:r>
      <w:r>
        <w:rPr>
          <w:lang w:val="en-GB"/>
        </w:rPr>
        <w:fldChar w:fldCharType="begin"/>
      </w:r>
      <w:r>
        <w:rPr>
          <w:lang w:val="en-GB"/>
        </w:rPr>
        <w:instrText xml:space="preserve"> REF _Ref159496997 \h </w:instrText>
      </w:r>
      <w:r>
        <w:rPr>
          <w:lang w:val="en-GB"/>
        </w:rPr>
      </w:r>
      <w:r>
        <w:rPr>
          <w:lang w:val="en-GB"/>
        </w:rPr>
        <w:fldChar w:fldCharType="separate"/>
      </w:r>
      <w:r w:rsidRPr="008D1228">
        <w:rPr>
          <w:lang w:val="en-GB"/>
        </w:rPr>
        <w:t xml:space="preserve">Figure </w:t>
      </w:r>
      <w:r w:rsidRPr="008D1228">
        <w:rPr>
          <w:noProof/>
          <w:lang w:val="en-GB"/>
        </w:rPr>
        <w:t>8</w:t>
      </w:r>
      <w:r>
        <w:rPr>
          <w:lang w:val="en-GB"/>
        </w:rPr>
        <w:fldChar w:fldCharType="end"/>
      </w:r>
      <w:r>
        <w:rPr>
          <w:lang w:val="en-GB"/>
        </w:rPr>
        <w:t>.</w:t>
      </w:r>
    </w:p>
    <w:p w14:paraId="7D3A3751" w14:textId="296BDFB7" w:rsidR="00BB50F5" w:rsidRDefault="00BB50F5" w:rsidP="001A75E5">
      <w:pPr>
        <w:rPr>
          <w:lang w:val="en-GB"/>
        </w:rPr>
      </w:pPr>
      <w:r>
        <w:rPr>
          <w:noProof/>
        </w:rPr>
        <w:drawing>
          <wp:inline distT="0" distB="0" distL="0" distR="0" wp14:anchorId="2A7228E1" wp14:editId="215C5999">
            <wp:extent cx="4352925" cy="2446645"/>
            <wp:effectExtent l="0" t="0" r="0" b="0"/>
            <wp:docPr id="67133290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32906" name="Bilde 1" descr="Et bilde som inneholder tekst, skjermbilde, Font, nummer&#10;&#10;Automatisk generert beskrivelse"/>
                    <pic:cNvPicPr/>
                  </pic:nvPicPr>
                  <pic:blipFill>
                    <a:blip r:embed="rId21"/>
                    <a:stretch>
                      <a:fillRect/>
                    </a:stretch>
                  </pic:blipFill>
                  <pic:spPr>
                    <a:xfrm>
                      <a:off x="0" y="0"/>
                      <a:ext cx="4361762" cy="2451612"/>
                    </a:xfrm>
                    <a:prstGeom prst="rect">
                      <a:avLst/>
                    </a:prstGeom>
                  </pic:spPr>
                </pic:pic>
              </a:graphicData>
            </a:graphic>
          </wp:inline>
        </w:drawing>
      </w:r>
    </w:p>
    <w:p w14:paraId="68D931D6" w14:textId="77777777" w:rsidR="008D1228" w:rsidRDefault="008D1228" w:rsidP="008D1228">
      <w:pPr>
        <w:keepNext/>
      </w:pPr>
      <w:r>
        <w:rPr>
          <w:noProof/>
        </w:rPr>
        <w:lastRenderedPageBreak/>
        <w:drawing>
          <wp:inline distT="0" distB="0" distL="0" distR="0" wp14:anchorId="7454C367" wp14:editId="72D94B6A">
            <wp:extent cx="2771429" cy="2247619"/>
            <wp:effectExtent l="0" t="0" r="0" b="635"/>
            <wp:docPr id="54672493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24938" name="Bilde 1" descr="Et bilde som inneholder tekst, skjermbilde, Font, line&#10;&#10;Automatisk generert beskrivelse"/>
                    <pic:cNvPicPr/>
                  </pic:nvPicPr>
                  <pic:blipFill>
                    <a:blip r:embed="rId22"/>
                    <a:stretch>
                      <a:fillRect/>
                    </a:stretch>
                  </pic:blipFill>
                  <pic:spPr>
                    <a:xfrm>
                      <a:off x="0" y="0"/>
                      <a:ext cx="2771429" cy="2247619"/>
                    </a:xfrm>
                    <a:prstGeom prst="rect">
                      <a:avLst/>
                    </a:prstGeom>
                  </pic:spPr>
                </pic:pic>
              </a:graphicData>
            </a:graphic>
          </wp:inline>
        </w:drawing>
      </w:r>
    </w:p>
    <w:p w14:paraId="036FB770" w14:textId="72D4C5B2" w:rsidR="008D1228" w:rsidRDefault="008D1228" w:rsidP="008D1228">
      <w:pPr>
        <w:pStyle w:val="Bildetekst"/>
        <w:rPr>
          <w:lang w:val="en-GB"/>
        </w:rPr>
      </w:pPr>
      <w:bookmarkStart w:id="8" w:name="_Ref159496997"/>
      <w:r w:rsidRPr="008D1228">
        <w:rPr>
          <w:lang w:val="en-GB"/>
        </w:rPr>
        <w:t xml:space="preserve">Figure </w:t>
      </w:r>
      <w:r>
        <w:fldChar w:fldCharType="begin"/>
      </w:r>
      <w:r w:rsidRPr="008D1228">
        <w:rPr>
          <w:lang w:val="en-GB"/>
        </w:rPr>
        <w:instrText xml:space="preserve"> SEQ Figure \* ARABIC </w:instrText>
      </w:r>
      <w:r>
        <w:fldChar w:fldCharType="separate"/>
      </w:r>
      <w:r w:rsidR="00F61F36">
        <w:rPr>
          <w:noProof/>
          <w:lang w:val="en-GB"/>
        </w:rPr>
        <w:t>9</w:t>
      </w:r>
      <w:r>
        <w:fldChar w:fldCharType="end"/>
      </w:r>
      <w:bookmarkEnd w:id="8"/>
      <w:r w:rsidRPr="008D1228">
        <w:rPr>
          <w:lang w:val="en-GB"/>
        </w:rPr>
        <w:t>. Complex array in a container</w:t>
      </w:r>
    </w:p>
    <w:p w14:paraId="63AE22C1" w14:textId="628113F4" w:rsidR="00063B21" w:rsidRDefault="00077410" w:rsidP="00077410">
      <w:pPr>
        <w:pBdr>
          <w:top w:val="single" w:sz="4" w:space="1" w:color="auto"/>
          <w:left w:val="single" w:sz="4" w:space="4" w:color="auto"/>
          <w:bottom w:val="single" w:sz="4" w:space="1" w:color="auto"/>
          <w:right w:val="single" w:sz="4" w:space="4" w:color="auto"/>
        </w:pBdr>
        <w:rPr>
          <w:lang w:val="en-GB"/>
        </w:rPr>
      </w:pPr>
      <w:bookmarkStart w:id="9" w:name="_Hlk159570784"/>
      <w:r w:rsidRPr="001B7A73">
        <w:rPr>
          <w:highlight w:val="yellow"/>
          <w:lang w:val="en-GB"/>
        </w:rPr>
        <w:t>Conversion rule:</w:t>
      </w:r>
    </w:p>
    <w:bookmarkEnd w:id="9"/>
    <w:p w14:paraId="74D95142" w14:textId="77777777" w:rsidR="00F61F36" w:rsidRPr="00F61F36" w:rsidRDefault="009E22D3" w:rsidP="001A75E5">
      <w:pPr>
        <w:rPr>
          <w:lang w:val="en-GB"/>
        </w:rPr>
      </w:pPr>
      <w:r w:rsidRPr="00F61F36">
        <w:rPr>
          <w:lang w:val="en-GB"/>
        </w:rPr>
        <w:t>The keyword “p</w:t>
      </w:r>
      <w:r w:rsidR="00063B21" w:rsidRPr="00F61F36">
        <w:rPr>
          <w:lang w:val="en-GB"/>
        </w:rPr>
        <w:t>refixItem</w:t>
      </w:r>
      <w:r w:rsidRPr="00F61F36">
        <w:rPr>
          <w:lang w:val="en-GB"/>
        </w:rPr>
        <w:t>” specifies an a</w:t>
      </w:r>
      <w:r w:rsidR="00063B21" w:rsidRPr="00F61F36">
        <w:rPr>
          <w:lang w:val="en-GB"/>
        </w:rPr>
        <w:t xml:space="preserve">rray where each item has a different schema. </w:t>
      </w:r>
      <w:r w:rsidR="00F61F36" w:rsidRPr="00F61F36">
        <w:rPr>
          <w:lang w:val="en-GB"/>
        </w:rPr>
        <w:t>Such arrays are also transformed into data types in UML. The multiplicity for the property type that uses the array is set to maximum 1, unless specified in the schema. The array itself represents the multiplicity.</w:t>
      </w:r>
    </w:p>
    <w:p w14:paraId="6DF939B0" w14:textId="6500D2A5" w:rsidR="009E22D3" w:rsidRPr="00F61F36" w:rsidRDefault="00F61F36" w:rsidP="001A75E5">
      <w:pPr>
        <w:rPr>
          <w:lang w:val="en-GB"/>
        </w:rPr>
      </w:pPr>
      <w:r w:rsidRPr="00F61F36">
        <w:rPr>
          <w:lang w:val="en-GB"/>
        </w:rPr>
        <w:t>For the speed property type, no name is given for the items in the array. Therefore, these must be added in the process</w:t>
      </w:r>
      <w:r>
        <w:rPr>
          <w:lang w:val="en-GB"/>
        </w:rPr>
        <w:t xml:space="preserve">, as illustrated in </w:t>
      </w:r>
      <w:r>
        <w:rPr>
          <w:lang w:val="en-GB"/>
        </w:rPr>
        <w:fldChar w:fldCharType="begin"/>
      </w:r>
      <w:r>
        <w:rPr>
          <w:lang w:val="en-GB"/>
        </w:rPr>
        <w:instrText xml:space="preserve"> REF _Ref159570769 \h </w:instrText>
      </w:r>
      <w:r>
        <w:rPr>
          <w:lang w:val="en-GB"/>
        </w:rPr>
      </w:r>
      <w:r>
        <w:rPr>
          <w:lang w:val="en-GB"/>
        </w:rPr>
        <w:fldChar w:fldCharType="separate"/>
      </w:r>
      <w:r w:rsidRPr="00F61F36">
        <w:rPr>
          <w:lang w:val="en-GB"/>
        </w:rPr>
        <w:t xml:space="preserve">Figure </w:t>
      </w:r>
      <w:r w:rsidRPr="00F61F36">
        <w:rPr>
          <w:noProof/>
          <w:lang w:val="en-GB"/>
        </w:rPr>
        <w:t>10</w:t>
      </w:r>
      <w:r w:rsidRPr="00F61F36">
        <w:rPr>
          <w:lang w:val="en-GB"/>
        </w:rPr>
        <w:t xml:space="preserve">. </w:t>
      </w:r>
      <w:r>
        <w:t>Speed prefixItem</w:t>
      </w:r>
      <w:r>
        <w:rPr>
          <w:lang w:val="en-GB"/>
        </w:rPr>
        <w:fldChar w:fldCharType="end"/>
      </w:r>
    </w:p>
    <w:p w14:paraId="7ED2FA6D" w14:textId="77777777" w:rsidR="00F61F36" w:rsidRDefault="00F61F36" w:rsidP="00F61F36">
      <w:pPr>
        <w:keepNext/>
      </w:pPr>
      <w:r>
        <w:rPr>
          <w:noProof/>
        </w:rPr>
        <w:drawing>
          <wp:inline distT="0" distB="0" distL="0" distR="0" wp14:anchorId="552F8C5F" wp14:editId="1C290619">
            <wp:extent cx="5028571" cy="2342857"/>
            <wp:effectExtent l="0" t="0" r="635" b="635"/>
            <wp:docPr id="1159988751"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8751" name="Bilde 1" descr="Et bilde som inneholder tekst, skjermbilde, Font, nummer&#10;&#10;Automatisk generert beskrivelse"/>
                    <pic:cNvPicPr/>
                  </pic:nvPicPr>
                  <pic:blipFill>
                    <a:blip r:embed="rId23"/>
                    <a:stretch>
                      <a:fillRect/>
                    </a:stretch>
                  </pic:blipFill>
                  <pic:spPr>
                    <a:xfrm>
                      <a:off x="0" y="0"/>
                      <a:ext cx="5028571" cy="2342857"/>
                    </a:xfrm>
                    <a:prstGeom prst="rect">
                      <a:avLst/>
                    </a:prstGeom>
                  </pic:spPr>
                </pic:pic>
              </a:graphicData>
            </a:graphic>
          </wp:inline>
        </w:drawing>
      </w:r>
      <w:r>
        <w:rPr>
          <w:noProof/>
        </w:rPr>
        <w:drawing>
          <wp:inline distT="0" distB="0" distL="0" distR="0" wp14:anchorId="2D6EC929" wp14:editId="0E27E34B">
            <wp:extent cx="3533333" cy="1476190"/>
            <wp:effectExtent l="0" t="0" r="0" b="0"/>
            <wp:docPr id="2137400411"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400411" name="Bilde 1" descr="Et bilde som inneholder tekst, skjermbilde, Font, line&#10;&#10;Automatisk generert beskrivelse"/>
                    <pic:cNvPicPr/>
                  </pic:nvPicPr>
                  <pic:blipFill>
                    <a:blip r:embed="rId24"/>
                    <a:stretch>
                      <a:fillRect/>
                    </a:stretch>
                  </pic:blipFill>
                  <pic:spPr>
                    <a:xfrm>
                      <a:off x="0" y="0"/>
                      <a:ext cx="3533333" cy="1476190"/>
                    </a:xfrm>
                    <a:prstGeom prst="rect">
                      <a:avLst/>
                    </a:prstGeom>
                  </pic:spPr>
                </pic:pic>
              </a:graphicData>
            </a:graphic>
          </wp:inline>
        </w:drawing>
      </w:r>
    </w:p>
    <w:p w14:paraId="43C9A05E" w14:textId="3168CC60" w:rsidR="00F61F36" w:rsidRDefault="00F61F36" w:rsidP="00F61F36">
      <w:pPr>
        <w:pStyle w:val="Bildetekst"/>
        <w:rPr>
          <w:highlight w:val="yellow"/>
          <w:lang w:val="en-GB"/>
        </w:rPr>
      </w:pPr>
      <w:bookmarkStart w:id="10" w:name="_Ref159570769"/>
      <w:r w:rsidRPr="00F61F36">
        <w:rPr>
          <w:lang w:val="en-GB"/>
        </w:rPr>
        <w:t xml:space="preserve">Figure </w:t>
      </w:r>
      <w:r>
        <w:fldChar w:fldCharType="begin"/>
      </w:r>
      <w:r w:rsidRPr="00F61F36">
        <w:rPr>
          <w:lang w:val="en-GB"/>
        </w:rPr>
        <w:instrText xml:space="preserve"> SEQ Figure \* ARABIC </w:instrText>
      </w:r>
      <w:r>
        <w:fldChar w:fldCharType="separate"/>
      </w:r>
      <w:r w:rsidRPr="00F61F36">
        <w:rPr>
          <w:noProof/>
          <w:lang w:val="en-GB"/>
        </w:rPr>
        <w:t>10</w:t>
      </w:r>
      <w:r>
        <w:fldChar w:fldCharType="end"/>
      </w:r>
      <w:r w:rsidRPr="00F61F36">
        <w:rPr>
          <w:lang w:val="en-GB"/>
        </w:rPr>
        <w:t>. Speed prefixItem</w:t>
      </w:r>
      <w:bookmarkEnd w:id="10"/>
    </w:p>
    <w:p w14:paraId="68150C62" w14:textId="77777777" w:rsidR="00F61F36" w:rsidRDefault="00F61F36" w:rsidP="001A75E5">
      <w:pPr>
        <w:rPr>
          <w:highlight w:val="yellow"/>
          <w:lang w:val="en-GB"/>
        </w:rPr>
      </w:pPr>
    </w:p>
    <w:p w14:paraId="2B1E88F8" w14:textId="77777777" w:rsidR="009E22D3" w:rsidRDefault="009E22D3" w:rsidP="001A75E5">
      <w:pPr>
        <w:rPr>
          <w:highlight w:val="yellow"/>
          <w:lang w:val="en-GB"/>
        </w:rPr>
      </w:pPr>
    </w:p>
    <w:p w14:paraId="3DCC8471" w14:textId="77777777" w:rsidR="00F61F36" w:rsidRDefault="00F61F36" w:rsidP="00F61F36">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lastRenderedPageBreak/>
        <w:t>Conversion rule:</w:t>
      </w:r>
    </w:p>
    <w:p w14:paraId="29D42A07" w14:textId="77777777" w:rsidR="00EE2F81" w:rsidRDefault="00EE2F81" w:rsidP="001A75E5">
      <w:pPr>
        <w:rPr>
          <w:lang w:val="en-GB"/>
        </w:rPr>
      </w:pPr>
    </w:p>
    <w:p w14:paraId="4D81A4B1" w14:textId="10087B4D" w:rsidR="00EE2F81" w:rsidRPr="001B7A73" w:rsidRDefault="00EE2F81" w:rsidP="001A75E5">
      <w:pPr>
        <w:rPr>
          <w:highlight w:val="green"/>
          <w:lang w:val="en-GB"/>
        </w:rPr>
      </w:pPr>
      <w:r w:rsidRPr="001B7A73">
        <w:rPr>
          <w:highlight w:val="green"/>
          <w:lang w:val="en-GB"/>
        </w:rPr>
        <w:t>TODO: OneOf, AllOf…</w:t>
      </w:r>
    </w:p>
    <w:p w14:paraId="2C2F5568" w14:textId="47746E23" w:rsidR="00EE2F81" w:rsidRDefault="00CF00F5" w:rsidP="001A75E5">
      <w:pPr>
        <w:rPr>
          <w:highlight w:val="green"/>
          <w:lang w:val="en-GB"/>
        </w:rPr>
      </w:pPr>
      <w:r>
        <w:rPr>
          <w:highlight w:val="green"/>
          <w:lang w:val="en-GB"/>
        </w:rPr>
        <w:t>Used in two different ways:</w:t>
      </w:r>
    </w:p>
    <w:p w14:paraId="4C48B17D" w14:textId="77BFA45F" w:rsidR="00CF00F5" w:rsidRDefault="00CF00F5" w:rsidP="00CF00F5">
      <w:pPr>
        <w:pStyle w:val="Listeavsnitt"/>
        <w:numPr>
          <w:ilvl w:val="0"/>
          <w:numId w:val="5"/>
        </w:numPr>
        <w:rPr>
          <w:highlight w:val="green"/>
          <w:lang w:val="en-GB"/>
        </w:rPr>
      </w:pPr>
      <w:r>
        <w:rPr>
          <w:highlight w:val="green"/>
          <w:lang w:val="en-GB"/>
        </w:rPr>
        <w:t>To define different value types for a property value</w:t>
      </w:r>
    </w:p>
    <w:p w14:paraId="5D3E85B1" w14:textId="53DD73EC" w:rsidR="00CF00F5" w:rsidRDefault="00CF00F5" w:rsidP="00CF00F5">
      <w:pPr>
        <w:pStyle w:val="Listeavsnitt"/>
        <w:numPr>
          <w:ilvl w:val="0"/>
          <w:numId w:val="5"/>
        </w:numPr>
        <w:rPr>
          <w:highlight w:val="green"/>
          <w:lang w:val="en-GB"/>
        </w:rPr>
      </w:pPr>
      <w:r>
        <w:rPr>
          <w:highlight w:val="green"/>
          <w:lang w:val="en-GB"/>
        </w:rPr>
        <w:t>To define combinations of property types</w:t>
      </w:r>
    </w:p>
    <w:p w14:paraId="4B688808" w14:textId="065F5020" w:rsidR="00D21525" w:rsidRDefault="00D21525" w:rsidP="00D21525">
      <w:pPr>
        <w:rPr>
          <w:highlight w:val="green"/>
          <w:lang w:val="en-GB"/>
        </w:rPr>
      </w:pPr>
      <w:r>
        <w:rPr>
          <w:highlight w:val="green"/>
          <w:lang w:val="en-GB"/>
        </w:rPr>
        <w:t xml:space="preserve">OneOf for value types: </w:t>
      </w:r>
    </w:p>
    <w:p w14:paraId="1A50B16B" w14:textId="770F2340" w:rsidR="00D21525" w:rsidRDefault="00D21525" w:rsidP="00D21525">
      <w:pPr>
        <w:rPr>
          <w:highlight w:val="green"/>
          <w:lang w:val="en-GB"/>
        </w:rPr>
      </w:pPr>
      <w:r>
        <w:rPr>
          <w:highlight w:val="green"/>
          <w:lang w:val="en-GB"/>
        </w:rPr>
        <w:t>Create data type, add names as for speed</w:t>
      </w:r>
    </w:p>
    <w:p w14:paraId="11488BF6" w14:textId="7C8AF34E" w:rsidR="00D21525" w:rsidRDefault="0007012D" w:rsidP="00D21525">
      <w:pPr>
        <w:rPr>
          <w:highlight w:val="green"/>
          <w:lang w:val="en-GB"/>
        </w:rPr>
      </w:pPr>
      <w:r>
        <w:rPr>
          <w:noProof/>
        </w:rPr>
        <w:drawing>
          <wp:inline distT="0" distB="0" distL="0" distR="0" wp14:anchorId="79A4FE81" wp14:editId="49C48EC7">
            <wp:extent cx="5619048" cy="4019048"/>
            <wp:effectExtent l="0" t="0" r="1270" b="635"/>
            <wp:docPr id="206453553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35536" name="Bilde 1" descr="Et bilde som inneholder tekst, skjermbilde, Font, nummer&#10;&#10;Automatisk generert beskrivelse"/>
                    <pic:cNvPicPr/>
                  </pic:nvPicPr>
                  <pic:blipFill>
                    <a:blip r:embed="rId25"/>
                    <a:stretch>
                      <a:fillRect/>
                    </a:stretch>
                  </pic:blipFill>
                  <pic:spPr>
                    <a:xfrm>
                      <a:off x="0" y="0"/>
                      <a:ext cx="5619048" cy="4019048"/>
                    </a:xfrm>
                    <a:prstGeom prst="rect">
                      <a:avLst/>
                    </a:prstGeom>
                  </pic:spPr>
                </pic:pic>
              </a:graphicData>
            </a:graphic>
          </wp:inline>
        </w:drawing>
      </w:r>
    </w:p>
    <w:p w14:paraId="2C7ECA84" w14:textId="5601173A" w:rsidR="00D21525" w:rsidRDefault="0017238D" w:rsidP="00D21525">
      <w:pPr>
        <w:rPr>
          <w:highlight w:val="green"/>
          <w:lang w:val="en-GB"/>
        </w:rPr>
      </w:pPr>
      <w:r>
        <w:rPr>
          <w:noProof/>
        </w:rPr>
        <w:drawing>
          <wp:inline distT="0" distB="0" distL="0" distR="0" wp14:anchorId="02E4E889" wp14:editId="22B988CB">
            <wp:extent cx="2761905" cy="1942857"/>
            <wp:effectExtent l="0" t="0" r="635" b="635"/>
            <wp:docPr id="1548894037"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94037" name="Bilde 1" descr="Et bilde som inneholder tekst, skjermbilde, Font, nummer&#10;&#10;Automatisk generert beskrivelse"/>
                    <pic:cNvPicPr/>
                  </pic:nvPicPr>
                  <pic:blipFill>
                    <a:blip r:embed="rId26"/>
                    <a:stretch>
                      <a:fillRect/>
                    </a:stretch>
                  </pic:blipFill>
                  <pic:spPr>
                    <a:xfrm>
                      <a:off x="0" y="0"/>
                      <a:ext cx="2761905" cy="1942857"/>
                    </a:xfrm>
                    <a:prstGeom prst="rect">
                      <a:avLst/>
                    </a:prstGeom>
                  </pic:spPr>
                </pic:pic>
              </a:graphicData>
            </a:graphic>
          </wp:inline>
        </w:drawing>
      </w:r>
    </w:p>
    <w:p w14:paraId="6586AF9E" w14:textId="6C5DF567" w:rsidR="00D21525" w:rsidRPr="00D21525" w:rsidRDefault="009840A4" w:rsidP="00D21525">
      <w:pPr>
        <w:rPr>
          <w:highlight w:val="green"/>
          <w:lang w:val="en-GB"/>
        </w:rPr>
      </w:pPr>
      <w:r>
        <w:rPr>
          <w:noProof/>
        </w:rPr>
        <w:lastRenderedPageBreak/>
        <w:drawing>
          <wp:inline distT="0" distB="0" distL="0" distR="0" wp14:anchorId="6B9C521F" wp14:editId="600F64CF">
            <wp:extent cx="5760720" cy="1332230"/>
            <wp:effectExtent l="0" t="0" r="0" b="1270"/>
            <wp:docPr id="173230417"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30417" name="Bilde 1" descr="Et bilde som inneholder tekst, skjermbilde, Font, line&#10;&#10;Automatisk generert beskrivelse"/>
                    <pic:cNvPicPr/>
                  </pic:nvPicPr>
                  <pic:blipFill>
                    <a:blip r:embed="rId27"/>
                    <a:stretch>
                      <a:fillRect/>
                    </a:stretch>
                  </pic:blipFill>
                  <pic:spPr>
                    <a:xfrm>
                      <a:off x="0" y="0"/>
                      <a:ext cx="5760720" cy="1332230"/>
                    </a:xfrm>
                    <a:prstGeom prst="rect">
                      <a:avLst/>
                    </a:prstGeom>
                  </pic:spPr>
                </pic:pic>
              </a:graphicData>
            </a:graphic>
          </wp:inline>
        </w:drawing>
      </w:r>
    </w:p>
    <w:p w14:paraId="68C5D1F7" w14:textId="59F252F5" w:rsidR="00EE2F81" w:rsidRPr="001B7A73" w:rsidRDefault="00EE2F81" w:rsidP="001A75E5">
      <w:pPr>
        <w:rPr>
          <w:highlight w:val="green"/>
          <w:lang w:val="en-GB"/>
        </w:rPr>
      </w:pPr>
      <w:r w:rsidRPr="001B7A73">
        <w:rPr>
          <w:highlight w:val="green"/>
          <w:lang w:val="en-GB"/>
        </w:rPr>
        <w:t>TODO:</w:t>
      </w:r>
    </w:p>
    <w:p w14:paraId="0A807770" w14:textId="640D66F6" w:rsidR="00EE2F81" w:rsidRPr="001B7A73" w:rsidRDefault="00EE2F81" w:rsidP="00EE2F81">
      <w:pPr>
        <w:pStyle w:val="Listeavsnitt"/>
        <w:numPr>
          <w:ilvl w:val="0"/>
          <w:numId w:val="4"/>
        </w:numPr>
        <w:rPr>
          <w:highlight w:val="green"/>
          <w:lang w:val="en-GB"/>
        </w:rPr>
      </w:pPr>
      <w:r w:rsidRPr="001B7A73">
        <w:rPr>
          <w:highlight w:val="green"/>
          <w:lang w:val="en-GB"/>
        </w:rPr>
        <w:t xml:space="preserve">RoadType.flags </w:t>
      </w:r>
      <w:r w:rsidRPr="001B7A73">
        <w:rPr>
          <w:highlight w:val="green"/>
          <w:lang w:val="en-GB"/>
        </w:rPr>
        <w:sym w:font="Wingdings" w:char="F0E0"/>
      </w:r>
      <w:r w:rsidRPr="001B7A73">
        <w:rPr>
          <w:highlight w:val="green"/>
          <w:lang w:val="en-GB"/>
        </w:rPr>
        <w:t xml:space="preserve"> Still “Array”</w:t>
      </w:r>
      <w:r w:rsidR="003E4A1A">
        <w:rPr>
          <w:highlight w:val="green"/>
          <w:lang w:val="en-GB"/>
        </w:rPr>
        <w:t xml:space="preserve"> </w:t>
      </w:r>
      <w:r w:rsidR="003E4A1A" w:rsidRPr="003E4A1A">
        <w:rPr>
          <w:highlight w:val="green"/>
          <w:lang w:val="en-GB"/>
        </w:rPr>
        <w:sym w:font="Wingdings" w:char="F0E0"/>
      </w:r>
      <w:r w:rsidR="003E4A1A">
        <w:rPr>
          <w:highlight w:val="green"/>
          <w:lang w:val="en-GB"/>
        </w:rPr>
        <w:t xml:space="preserve"> oneOf, allOf</w:t>
      </w:r>
    </w:p>
    <w:p w14:paraId="77D89122" w14:textId="3F1C7EE3" w:rsidR="00EE2F81" w:rsidRPr="001B7A73" w:rsidRDefault="00EE2F81" w:rsidP="00EE2F81">
      <w:pPr>
        <w:pStyle w:val="Listeavsnitt"/>
        <w:numPr>
          <w:ilvl w:val="0"/>
          <w:numId w:val="4"/>
        </w:numPr>
        <w:rPr>
          <w:highlight w:val="green"/>
          <w:lang w:val="en-GB"/>
        </w:rPr>
      </w:pPr>
      <w:r w:rsidRPr="001B7A73">
        <w:rPr>
          <w:highlight w:val="green"/>
          <w:lang w:val="en-GB"/>
        </w:rPr>
        <w:t xml:space="preserve">AccessContainer </w:t>
      </w:r>
      <w:r w:rsidRPr="001B7A73">
        <w:rPr>
          <w:highlight w:val="green"/>
          <w:lang w:val="en-GB"/>
        </w:rPr>
        <w:sym w:font="Wingdings" w:char="F0E0"/>
      </w:r>
      <w:r w:rsidRPr="001B7A73">
        <w:rPr>
          <w:highlight w:val="green"/>
          <w:lang w:val="en-GB"/>
        </w:rPr>
        <w:t xml:space="preserve"> Still empty</w:t>
      </w:r>
      <w:r w:rsidR="003E4A1A">
        <w:rPr>
          <w:highlight w:val="green"/>
          <w:lang w:val="en-GB"/>
        </w:rPr>
        <w:t xml:space="preserve"> </w:t>
      </w:r>
      <w:r w:rsidR="003E4A1A" w:rsidRPr="003E4A1A">
        <w:rPr>
          <w:highlight w:val="green"/>
          <w:lang w:val="en-GB"/>
        </w:rPr>
        <w:sym w:font="Wingdings" w:char="F0E0"/>
      </w:r>
      <w:r w:rsidR="003E4A1A">
        <w:rPr>
          <w:highlight w:val="green"/>
          <w:lang w:val="en-GB"/>
        </w:rPr>
        <w:t xml:space="preserve"> oneOf, allOf</w:t>
      </w:r>
    </w:p>
    <w:p w14:paraId="4375DFA1" w14:textId="0522EB78" w:rsidR="00EE2F81" w:rsidRPr="001B7A73" w:rsidRDefault="00EE2F81" w:rsidP="00EE2F81">
      <w:pPr>
        <w:pStyle w:val="Listeavsnitt"/>
        <w:numPr>
          <w:ilvl w:val="0"/>
          <w:numId w:val="4"/>
        </w:numPr>
        <w:rPr>
          <w:highlight w:val="green"/>
          <w:lang w:val="en-GB"/>
        </w:rPr>
      </w:pPr>
      <w:r w:rsidRPr="001B7A73">
        <w:rPr>
          <w:highlight w:val="green"/>
          <w:lang w:val="en-GB"/>
        </w:rPr>
        <w:t xml:space="preserve">VehicleType </w:t>
      </w:r>
      <w:r w:rsidRPr="001B7A73">
        <w:rPr>
          <w:highlight w:val="green"/>
          <w:lang w:val="en-GB"/>
        </w:rPr>
        <w:sym w:font="Wingdings" w:char="F0E0"/>
      </w:r>
      <w:r w:rsidRPr="001B7A73">
        <w:rPr>
          <w:highlight w:val="green"/>
          <w:lang w:val="en-GB"/>
        </w:rPr>
        <w:t xml:space="preserve"> no value type for attributes</w:t>
      </w:r>
      <w:r w:rsidR="00077410" w:rsidRPr="001B7A73">
        <w:rPr>
          <w:highlight w:val="green"/>
          <w:lang w:val="en-GB"/>
        </w:rPr>
        <w:t xml:space="preserve">. </w:t>
      </w:r>
    </w:p>
    <w:p w14:paraId="2A26A28C" w14:textId="5244092C" w:rsidR="00077410" w:rsidRDefault="00077410" w:rsidP="00077410">
      <w:pPr>
        <w:pStyle w:val="Listeavsnitt"/>
        <w:numPr>
          <w:ilvl w:val="1"/>
          <w:numId w:val="4"/>
        </w:numPr>
        <w:rPr>
          <w:highlight w:val="green"/>
          <w:lang w:val="en-GB"/>
        </w:rPr>
      </w:pPr>
      <w:r w:rsidRPr="001B7A73">
        <w:rPr>
          <w:highlight w:val="green"/>
          <w:lang w:val="en-GB"/>
        </w:rPr>
        <w:t xml:space="preserve">YAML type = relationalExpression (in TransportationDefs) </w:t>
      </w:r>
      <w:r w:rsidRPr="001B7A73">
        <w:rPr>
          <w:highlight w:val="green"/>
          <w:lang w:val="en-GB"/>
        </w:rPr>
        <w:sym w:font="Wingdings" w:char="F0E0"/>
      </w:r>
      <w:r w:rsidRPr="001B7A73">
        <w:rPr>
          <w:highlight w:val="green"/>
          <w:lang w:val="en-GB"/>
        </w:rPr>
        <w:t xml:space="preserve"> </w:t>
      </w:r>
      <w:r w:rsidR="00C75AF3">
        <w:rPr>
          <w:highlight w:val="green"/>
          <w:lang w:val="en-GB"/>
        </w:rPr>
        <w:t>one of</w:t>
      </w:r>
    </w:p>
    <w:p w14:paraId="147FADB5" w14:textId="275169A6" w:rsidR="00C75AF3" w:rsidRPr="001B7A73" w:rsidRDefault="00C75AF3" w:rsidP="00C75AF3">
      <w:pPr>
        <w:pStyle w:val="Listeavsnitt"/>
        <w:numPr>
          <w:ilvl w:val="0"/>
          <w:numId w:val="4"/>
        </w:numPr>
        <w:rPr>
          <w:highlight w:val="green"/>
          <w:lang w:val="en-GB"/>
        </w:rPr>
      </w:pPr>
      <w:r>
        <w:rPr>
          <w:highlight w:val="green"/>
          <w:lang w:val="en-GB"/>
        </w:rPr>
        <w:t>Modescontainer?</w:t>
      </w:r>
    </w:p>
    <w:p w14:paraId="285A0D3E" w14:textId="77777777" w:rsidR="00077410" w:rsidRPr="001B7A73" w:rsidRDefault="00077410" w:rsidP="00077410">
      <w:pPr>
        <w:rPr>
          <w:highlight w:val="green"/>
          <w:lang w:val="en-GB"/>
        </w:rPr>
      </w:pPr>
    </w:p>
    <w:p w14:paraId="370F4147" w14:textId="1B0994A2" w:rsidR="00EE2F81" w:rsidRDefault="00077410" w:rsidP="001A75E5">
      <w:pPr>
        <w:rPr>
          <w:lang w:val="en-GB"/>
        </w:rPr>
      </w:pPr>
      <w:r w:rsidRPr="001B7A73">
        <w:rPr>
          <w:highlight w:val="green"/>
          <w:lang w:val="en-GB"/>
        </w:rPr>
        <w:t>AllOf</w:t>
      </w:r>
      <w:r w:rsidR="001B7A73" w:rsidRPr="001B7A73">
        <w:rPr>
          <w:highlight w:val="green"/>
          <w:lang w:val="en-GB"/>
        </w:rPr>
        <w:t xml:space="preserve"> = All shall have LowerBound and UpperBound &gt;= 1</w:t>
      </w:r>
    </w:p>
    <w:p w14:paraId="265D3EB9" w14:textId="4F9CC4CC" w:rsidR="001B7A73" w:rsidRDefault="001B7A73" w:rsidP="001A75E5">
      <w:pPr>
        <w:rPr>
          <w:lang w:val="en-GB"/>
        </w:rPr>
      </w:pPr>
      <w:r w:rsidRPr="001B7A73">
        <w:rPr>
          <w:highlight w:val="green"/>
          <w:lang w:val="en-GB"/>
        </w:rPr>
        <w:t xml:space="preserve">OneOf = All optional (LowerBound = </w:t>
      </w:r>
      <w:r w:rsidRPr="00A04D14">
        <w:rPr>
          <w:highlight w:val="green"/>
          <w:lang w:val="en-GB"/>
        </w:rPr>
        <w:t>0)</w:t>
      </w:r>
      <w:r w:rsidR="00A04D14" w:rsidRPr="00A04D14">
        <w:rPr>
          <w:highlight w:val="green"/>
          <w:lang w:val="en-GB"/>
        </w:rPr>
        <w:t xml:space="preserve"> + constraint count = 1</w:t>
      </w:r>
    </w:p>
    <w:p w14:paraId="3AC328DB" w14:textId="0B178F8C" w:rsidR="00276869" w:rsidRPr="00063B21" w:rsidRDefault="005319BC" w:rsidP="001A75E5">
      <w:pPr>
        <w:rPr>
          <w:lang w:val="en-GB"/>
        </w:rPr>
      </w:pPr>
      <w:r>
        <w:rPr>
          <w:noProof/>
        </w:rPr>
        <w:lastRenderedPageBreak/>
        <w:drawing>
          <wp:inline distT="0" distB="0" distL="0" distR="0" wp14:anchorId="21EA98F2" wp14:editId="02913344">
            <wp:extent cx="5760720" cy="5365115"/>
            <wp:effectExtent l="0" t="0" r="0" b="6985"/>
            <wp:docPr id="1807121328"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21328" name="Bilde 1" descr="Et bilde som inneholder tekst, skjermbilde, Font, nummer&#10;&#10;Automatisk generert beskrivelse"/>
                    <pic:cNvPicPr/>
                  </pic:nvPicPr>
                  <pic:blipFill>
                    <a:blip r:embed="rId28"/>
                    <a:stretch>
                      <a:fillRect/>
                    </a:stretch>
                  </pic:blipFill>
                  <pic:spPr>
                    <a:xfrm>
                      <a:off x="0" y="0"/>
                      <a:ext cx="5760720" cy="5365115"/>
                    </a:xfrm>
                    <a:prstGeom prst="rect">
                      <a:avLst/>
                    </a:prstGeom>
                  </pic:spPr>
                </pic:pic>
              </a:graphicData>
            </a:graphic>
          </wp:inline>
        </w:drawing>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 xml:space="preserve">Specific lower and upper bounds in YAML are specified with the keywords “minItems” and “maxItems”. Property types without these settings are considered to have UML multiplicity [0..1], except for arrays, which are considered to have default multiplicity [0..*]. Besides, “uniqueItems”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 xml:space="preserve">NOTE: Some occurrences exists where a property type is not defined as required but has a “minItems”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r w:rsidR="003945C8">
        <w:rPr>
          <w:lang w:val="en-GB"/>
        </w:rPr>
        <w:t xml:space="preserve">UML.LowerBound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If YAML.</w:t>
      </w:r>
      <w:r w:rsidRPr="003E4A1A">
        <w:rPr>
          <w:b/>
          <w:bCs/>
          <w:lang w:val="en-GB"/>
        </w:rPr>
        <w:t>required</w:t>
      </w:r>
      <w:r>
        <w:rPr>
          <w:lang w:val="en-GB"/>
        </w:rPr>
        <w:t xml:space="preserve"> contains property type name: 1</w:t>
      </w:r>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If YAML.minItems is set: UML.LowerBound = YAML.minItems</w:t>
      </w:r>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the value type is not “array”: UML.UpperBound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Default if </w:t>
      </w:r>
      <w:r w:rsidR="003945C8">
        <w:rPr>
          <w:lang w:val="en-GB"/>
        </w:rPr>
        <w:t>the value type is “array”: UML.UpperBound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If YAML.maxItems is set: UML.UpperBound = YAML.maxItems</w:t>
      </w:r>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YAML.uniqueItems is transformed to to UML.AllowDuplicates (isUnique)</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YAML.default is transformed to UML.Default</w:t>
      </w:r>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prohibitedTransitions vs minOccupancy.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Add both? laneRestrictions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The value of items must be a JSON Schema object or an array JSON Schema objects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The value of properties must be an object. Each value in the object must be a json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29" w:history="1">
        <w:r w:rsidRPr="00B80187">
          <w:rPr>
            <w:rStyle w:val="Hyperkobling"/>
            <w:i/>
            <w:iCs/>
          </w:rPr>
          <w:t>https://stackoverflow.com/questions/51643224/what-is-the-difference-between-items-and-properties-in-jsonschema</w:t>
        </w:r>
      </w:hyperlink>
      <w:r w:rsidRPr="00B80187">
        <w:rPr>
          <w:i/>
          <w:iCs/>
        </w:rPr>
        <w:t>)</w:t>
      </w:r>
    </w:p>
    <w:p w14:paraId="3980D633" w14:textId="77777777" w:rsidR="00B25C27" w:rsidRPr="00B80187" w:rsidRDefault="00B25C27" w:rsidP="00DD3DCA">
      <w:pPr>
        <w:rPr>
          <w:i/>
          <w:iCs/>
        </w:rPr>
      </w:pPr>
    </w:p>
    <w:p w14:paraId="494D03F6" w14:textId="77777777" w:rsidR="00DD3DCA" w:rsidRPr="00B80187" w:rsidRDefault="00DD3DCA" w:rsidP="00DD3DCA"/>
    <w:p w14:paraId="7EB0D206" w14:textId="77777777" w:rsidR="00DD3DCA" w:rsidRPr="00B80187" w:rsidRDefault="00DD3DCA" w:rsidP="006C1FB1"/>
    <w:p w14:paraId="5FC23837" w14:textId="77777777" w:rsidR="00AD0BE8" w:rsidRPr="00B80187" w:rsidRDefault="00AD0BE8" w:rsidP="006C1FB1"/>
    <w:p w14:paraId="372C28D4" w14:textId="65ECB84B" w:rsidR="00542513" w:rsidRDefault="00B25C27" w:rsidP="006C1FB1">
      <w:pPr>
        <w:rPr>
          <w:lang w:val="en-GB"/>
        </w:rPr>
      </w:pPr>
      <w:r w:rsidRPr="005B3C5C">
        <w:rPr>
          <w:highlight w:val="yellow"/>
          <w:lang w:val="en-GB"/>
        </w:rPr>
        <w:t xml:space="preserve">Minimum, maximum </w:t>
      </w:r>
      <w:r w:rsidRPr="005B3C5C">
        <w:rPr>
          <w:highlight w:val="yellow"/>
          <w:lang w:val="en-GB"/>
        </w:rPr>
        <w:sym w:font="Wingdings" w:char="F0E0"/>
      </w:r>
      <w:r w:rsidRPr="005B3C5C">
        <w:rPr>
          <w:highlight w:val="yellow"/>
          <w:lang w:val="en-GB"/>
        </w:rPr>
        <w:t xml:space="preserve">  item value</w:t>
      </w:r>
    </w:p>
    <w:p w14:paraId="0822DD35" w14:textId="345FA9DD" w:rsidR="006C1FB1" w:rsidRDefault="006C1FB1" w:rsidP="006C1FB1">
      <w:pPr>
        <w:rPr>
          <w:lang w:val="en-GB"/>
        </w:rPr>
      </w:pPr>
    </w:p>
    <w:p w14:paraId="66E500E9" w14:textId="5CAD6EB2" w:rsidR="001B6735" w:rsidRDefault="001B6735" w:rsidP="006C1FB1">
      <w:pPr>
        <w:rPr>
          <w:lang w:val="en-GB"/>
        </w:rPr>
      </w:pPr>
      <w:r>
        <w:rPr>
          <w:lang w:val="en-GB"/>
        </w:rPr>
        <w:t>…geometry…</w:t>
      </w:r>
    </w:p>
    <w:p w14:paraId="3B393F10" w14:textId="77777777" w:rsidR="001B6735" w:rsidRDefault="001B6735" w:rsidP="006C1FB1">
      <w:pPr>
        <w:rPr>
          <w:lang w:val="en-GB"/>
        </w:rPr>
      </w:pPr>
    </w:p>
    <w:p w14:paraId="78D822D1" w14:textId="77777777" w:rsidR="001B6735" w:rsidRDefault="001B6735" w:rsidP="006C1FB1">
      <w:pPr>
        <w:rPr>
          <w:lang w:val="en-GB"/>
        </w:rPr>
      </w:pPr>
    </w:p>
    <w:p w14:paraId="6E80EDA7" w14:textId="257A4AE1" w:rsidR="001B6735" w:rsidRDefault="004A2D12" w:rsidP="006C1FB1">
      <w:pPr>
        <w:rPr>
          <w:lang w:val="en-GB"/>
        </w:rPr>
      </w:pPr>
      <w:r>
        <w:rPr>
          <w:lang w:val="en-GB"/>
        </w:rPr>
        <w:t>Remaining challenges…</w:t>
      </w: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 xml:space="preserve">Items in “enum”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lastRenderedPageBreak/>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LandUse and Water). </w:t>
      </w:r>
    </w:p>
    <w:p w14:paraId="12A43D5B" w14:textId="77777777" w:rsidR="006C1FB1" w:rsidRDefault="006C1FB1" w:rsidP="006C1FB1">
      <w:pPr>
        <w:keepNext/>
      </w:pPr>
      <w:r>
        <w:rPr>
          <w:noProof/>
          <w:lang w:val="en-GB"/>
        </w:rPr>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3A16C6A9" w:rsidR="006C1FB1" w:rsidRPr="006C1FB1" w:rsidRDefault="006C1FB1" w:rsidP="006C1FB1">
      <w:pPr>
        <w:pStyle w:val="Bildetekst"/>
        <w:rPr>
          <w:lang w:val="en-GB"/>
        </w:rPr>
      </w:pPr>
      <w:bookmarkStart w:id="11"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F61F36">
        <w:rPr>
          <w:noProof/>
          <w:lang w:val="en-GB"/>
        </w:rPr>
        <w:t>11</w:t>
      </w:r>
      <w:r>
        <w:fldChar w:fldCharType="end"/>
      </w:r>
      <w:bookmarkEnd w:id="11"/>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46772F0D" w:rsidR="00F005B9" w:rsidRDefault="004B11C2" w:rsidP="004B11C2">
      <w:pPr>
        <w:pStyle w:val="Bildetekst"/>
        <w:rPr>
          <w:lang w:val="en-GB"/>
        </w:rPr>
      </w:pPr>
      <w:bookmarkStart w:id="12"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00F61F36">
        <w:rPr>
          <w:noProof/>
          <w:lang w:val="en-GB"/>
        </w:rPr>
        <w:t>12</w:t>
      </w:r>
      <w:r>
        <w:fldChar w:fldCharType="end"/>
      </w:r>
      <w:bookmarkEnd w:id="12"/>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32"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9495FCC"/>
    <w:multiLevelType w:val="hybridMultilevel"/>
    <w:tmpl w:val="0248D9D4"/>
    <w:lvl w:ilvl="0" w:tplc="445E333C">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23B75AA"/>
    <w:multiLevelType w:val="hybridMultilevel"/>
    <w:tmpl w:val="0A00E3F8"/>
    <w:lvl w:ilvl="0" w:tplc="1A78BE74">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4"/>
  </w:num>
  <w:num w:numId="4" w16cid:durableId="1303927837">
    <w:abstractNumId w:val="3"/>
  </w:num>
  <w:num w:numId="5" w16cid:durableId="11679445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63B21"/>
    <w:rsid w:val="0007012D"/>
    <w:rsid w:val="00077410"/>
    <w:rsid w:val="00093595"/>
    <w:rsid w:val="00145B44"/>
    <w:rsid w:val="0017238D"/>
    <w:rsid w:val="00184B84"/>
    <w:rsid w:val="001A75E5"/>
    <w:rsid w:val="001B6735"/>
    <w:rsid w:val="001B7A73"/>
    <w:rsid w:val="00224E69"/>
    <w:rsid w:val="00226580"/>
    <w:rsid w:val="00233203"/>
    <w:rsid w:val="00243ADC"/>
    <w:rsid w:val="00276869"/>
    <w:rsid w:val="00284531"/>
    <w:rsid w:val="002B0CB3"/>
    <w:rsid w:val="00333F89"/>
    <w:rsid w:val="00341F73"/>
    <w:rsid w:val="003725D1"/>
    <w:rsid w:val="003876A1"/>
    <w:rsid w:val="003945C8"/>
    <w:rsid w:val="003D1BEE"/>
    <w:rsid w:val="003E4A1A"/>
    <w:rsid w:val="00442256"/>
    <w:rsid w:val="00451436"/>
    <w:rsid w:val="004635A9"/>
    <w:rsid w:val="00470E24"/>
    <w:rsid w:val="00490079"/>
    <w:rsid w:val="004A2D12"/>
    <w:rsid w:val="004B11C2"/>
    <w:rsid w:val="004C11A9"/>
    <w:rsid w:val="004E0985"/>
    <w:rsid w:val="004E1C7E"/>
    <w:rsid w:val="005319BC"/>
    <w:rsid w:val="00542513"/>
    <w:rsid w:val="00557321"/>
    <w:rsid w:val="00567B45"/>
    <w:rsid w:val="00590C38"/>
    <w:rsid w:val="0059419C"/>
    <w:rsid w:val="005B3C5C"/>
    <w:rsid w:val="005C2D83"/>
    <w:rsid w:val="00602332"/>
    <w:rsid w:val="00611CC9"/>
    <w:rsid w:val="00626E0E"/>
    <w:rsid w:val="0064355A"/>
    <w:rsid w:val="00674C45"/>
    <w:rsid w:val="0068227B"/>
    <w:rsid w:val="00695E66"/>
    <w:rsid w:val="006B2640"/>
    <w:rsid w:val="006C1FB1"/>
    <w:rsid w:val="0070665D"/>
    <w:rsid w:val="007B25AA"/>
    <w:rsid w:val="00801BC5"/>
    <w:rsid w:val="008C5687"/>
    <w:rsid w:val="008C7E9C"/>
    <w:rsid w:val="008D1228"/>
    <w:rsid w:val="00923C9C"/>
    <w:rsid w:val="009840A4"/>
    <w:rsid w:val="009A0846"/>
    <w:rsid w:val="009D1F58"/>
    <w:rsid w:val="009E22D3"/>
    <w:rsid w:val="009F5D43"/>
    <w:rsid w:val="00A04D14"/>
    <w:rsid w:val="00A37C91"/>
    <w:rsid w:val="00A907DB"/>
    <w:rsid w:val="00AA5F4A"/>
    <w:rsid w:val="00AB3218"/>
    <w:rsid w:val="00AD0BE8"/>
    <w:rsid w:val="00B25C27"/>
    <w:rsid w:val="00B43A7B"/>
    <w:rsid w:val="00B44A7B"/>
    <w:rsid w:val="00B74945"/>
    <w:rsid w:val="00B80187"/>
    <w:rsid w:val="00BB50F5"/>
    <w:rsid w:val="00BC67D1"/>
    <w:rsid w:val="00BD1E2E"/>
    <w:rsid w:val="00C0167C"/>
    <w:rsid w:val="00C233E2"/>
    <w:rsid w:val="00C362F5"/>
    <w:rsid w:val="00C75AF3"/>
    <w:rsid w:val="00C91495"/>
    <w:rsid w:val="00C92226"/>
    <w:rsid w:val="00CF00F5"/>
    <w:rsid w:val="00D21525"/>
    <w:rsid w:val="00D6272C"/>
    <w:rsid w:val="00D9491E"/>
    <w:rsid w:val="00DB2273"/>
    <w:rsid w:val="00DD3DCA"/>
    <w:rsid w:val="00DE5D31"/>
    <w:rsid w:val="00DE5E07"/>
    <w:rsid w:val="00E05AC9"/>
    <w:rsid w:val="00E322C8"/>
    <w:rsid w:val="00E459D6"/>
    <w:rsid w:val="00E6689D"/>
    <w:rsid w:val="00EA08B7"/>
    <w:rsid w:val="00EE2F81"/>
    <w:rsid w:val="00EF3AF1"/>
    <w:rsid w:val="00F005B9"/>
    <w:rsid w:val="00F20458"/>
    <w:rsid w:val="00F42DFB"/>
    <w:rsid w:val="00F61F36"/>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F36"/>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hyperlink" Target="https://github.com/jetgeo/OM2UML" TargetMode="External"/><Relationship Id="rId12" Type="http://schemas.openxmlformats.org/officeDocument/2006/relationships/hyperlink" Target="https://github.com/jetgeo/OM2UM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stackoverflow.com/questions/51643224/what-is-the-difference-between-items-and-properties-in-jsonschema" TargetMode="External"/><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hyperlink" Target="https://doi.org/10.3390/ijgi8090365"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8" Type="http://schemas.openxmlformats.org/officeDocument/2006/relationships/hyperlink" Target="https://github.com/OvertureMaps/schema"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5</TotalTime>
  <Pages>15</Pages>
  <Words>2613</Words>
  <Characters>14459</Characters>
  <Application>Microsoft Office Word</Application>
  <DocSecurity>0</DocSecurity>
  <Lines>294</Lines>
  <Paragraphs>13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49</cp:revision>
  <dcterms:created xsi:type="dcterms:W3CDTF">2024-01-24T09:06:00Z</dcterms:created>
  <dcterms:modified xsi:type="dcterms:W3CDTF">2024-02-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